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authentication require the more consistent data, and in works [citations] it has been proven that one of the most consistent types of recorded EEG data is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Data was imported into MATLAB for analysis using custom-written scripts. The duration of the experiment excluding electrode setup was around 30 min. In total, for each subject around 25 trials for each task were used.  Before each trial there were 3-4 sec recording of relaxation, which then was used as a baseline. The EEG signal then was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476ED3" w:rsidRDefault="00476ED3" w:rsidP="00812A40">
      <w:pPr>
        <w:rPr>
          <w:lang w:val="en-US" w:eastAsia="ru-RU"/>
        </w:rPr>
      </w:pPr>
      <w:r w:rsidRPr="00476ED3">
        <w:rPr>
          <w:lang w:val="en-US" w:eastAsia="ru-RU"/>
        </w:rPr>
        <w:t>Power Spectral Density (PSD) was calculated with multitaper method on Chronux toolbox</w:t>
      </w:r>
      <w:r w:rsidR="00B05684">
        <w:rPr>
          <w:lang w:val="en-US" w:eastAsia="ru-RU"/>
        </w:rPr>
        <w:fldChar w:fldCharType="begin" w:fldLock="1"/>
      </w:r>
      <w:r w:rsidR="005242E6">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2]</w:t>
      </w:r>
      <w:r w:rsidR="00B05684">
        <w:rPr>
          <w:lang w:val="en-US" w:eastAsia="ru-RU"/>
        </w:rPr>
        <w:fldChar w:fldCharType="end"/>
      </w:r>
      <w:r w:rsidRPr="00476ED3">
        <w:rPr>
          <w:lang w:val="en-US" w:eastAsia="ru-RU"/>
        </w:rPr>
        <w:t xml:space="preserve">. For each channel </w:t>
      </w:r>
      <w:r w:rsidR="00334F89" w:rsidRPr="002E2099">
        <w:rPr>
          <w:highlight w:val="yellow"/>
          <w:lang w:val="en-US" w:eastAsia="ru-RU"/>
        </w:rPr>
        <w:t>12</w:t>
      </w:r>
      <w:r w:rsidRPr="002E2099">
        <w:rPr>
          <w:highlight w:val="yellow"/>
          <w:lang w:val="en-US" w:eastAsia="ru-RU"/>
        </w:rPr>
        <w:t xml:space="preserve"> frequency bands </w:t>
      </w:r>
      <w:r w:rsidR="002E2099" w:rsidRPr="002E2099">
        <w:rPr>
          <w:highlight w:val="yellow"/>
          <w:lang w:val="en-US" w:eastAsia="ru-RU"/>
        </w:rPr>
        <w:t xml:space="preserve">(ask Arno about motivation of any specific frequency band) </w:t>
      </w:r>
      <w:r w:rsidRPr="002E2099">
        <w:rPr>
          <w:lang w:val="en-US" w:eastAsia="ru-RU"/>
        </w:rPr>
        <w:t>were</w:t>
      </w:r>
      <w:r w:rsidRPr="00476ED3">
        <w:rPr>
          <w:lang w:val="en-US" w:eastAsia="ru-RU"/>
        </w:rPr>
        <w:t xml:space="preserve"> chosen from 1 to 40 Hz in log scale, and PSD was extracted.</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476ED3" w:rsidRDefault="00476ED3" w:rsidP="005242E6">
      <w:pPr>
        <w:rPr>
          <w:lang w:val="en-US" w:eastAsia="ru-RU"/>
        </w:rPr>
      </w:pPr>
      <w:r w:rsidRPr="00476ED3">
        <w:rPr>
          <w:lang w:val="en-US" w:eastAsia="ru-RU"/>
        </w:rPr>
        <w:t>For each trial EMD w</w:t>
      </w:r>
      <w:r w:rsidRPr="005A44BA">
        <w:rPr>
          <w:lang w:val="en-US"/>
        </w:rPr>
        <w:t>a</w:t>
      </w:r>
      <w:r w:rsidRPr="00476ED3">
        <w:rPr>
          <w:lang w:val="en-US" w:eastAsia="ru-RU"/>
        </w:rPr>
        <w:t xml:space="preserve">s </w:t>
      </w:r>
      <w:r w:rsidR="00526804">
        <w:rPr>
          <w:lang w:val="en-US" w:eastAsia="ru-RU"/>
        </w:rPr>
        <w:t>calculated</w:t>
      </w:r>
      <w:r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sidR="00DA3754">
        <w:rPr>
          <w:lang w:val="en-US" w:eastAsia="ru-RU"/>
        </w:rPr>
        <w:t xml:space="preserve"> starting from 4</w:t>
      </w:r>
      <w:r w:rsidR="00DA3754" w:rsidRPr="00DA3754">
        <w:rPr>
          <w:vertAlign w:val="superscript"/>
          <w:lang w:val="en-US" w:eastAsia="ru-RU"/>
        </w:rPr>
        <w:t>th</w:t>
      </w:r>
      <w:r w:rsidR="00DA3754">
        <w:rPr>
          <w:lang w:val="en-US" w:eastAsia="ru-RU"/>
        </w:rPr>
        <w:t xml:space="preserve"> IMF more noise is contained than biological information, therefore </w:t>
      </w:r>
      <w:r w:rsidR="00334F89">
        <w:rPr>
          <w:lang w:val="en-US" w:eastAsia="ru-RU"/>
        </w:rPr>
        <w:t>only first 3</w:t>
      </w:r>
      <w:r w:rsidRPr="00476ED3">
        <w:rPr>
          <w:lang w:val="en-US" w:eastAsia="ru-RU"/>
        </w:rPr>
        <w:t xml:space="preserve"> </w:t>
      </w:r>
      <w:r w:rsidR="00DA3754">
        <w:rPr>
          <w:lang w:val="en-US" w:eastAsia="ru-RU"/>
        </w:rPr>
        <w:t xml:space="preserve">IMFs </w:t>
      </w:r>
      <w:r w:rsidRPr="00476ED3">
        <w:rPr>
          <w:lang w:val="en-US" w:eastAsia="ru-RU"/>
        </w:rPr>
        <w:t xml:space="preserve">were left, as the most informative. </w:t>
      </w:r>
    </w:p>
    <w:p w:rsidR="00DA3754" w:rsidRDefault="00DA3754" w:rsidP="00DA3754">
      <w:pPr>
        <w:keepNext/>
      </w:pPr>
      <w:r>
        <w:rPr>
          <w:noProof/>
          <w:lang w:eastAsia="ru-RU"/>
        </w:rPr>
        <w:lastRenderedPageBreak/>
        <w:drawing>
          <wp:inline distT="0" distB="0" distL="0" distR="0">
            <wp:extent cx="5466521" cy="4373217"/>
            <wp:effectExtent l="0" t="0" r="1270" b="889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2301" cy="4377841"/>
                    </a:xfrm>
                    <a:prstGeom prst="rect">
                      <a:avLst/>
                    </a:prstGeom>
                    <a:noFill/>
                    <a:ln>
                      <a:noFill/>
                    </a:ln>
                  </pic:spPr>
                </pic:pic>
              </a:graphicData>
            </a:graphic>
          </wp:inline>
        </w:drawing>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Pr="00DA3754">
        <w:rPr>
          <w:noProof/>
          <w:lang w:val="en-US"/>
        </w:rPr>
        <w:t>1</w:t>
      </w:r>
      <w:r>
        <w:fldChar w:fldCharType="end"/>
      </w:r>
      <w:r>
        <w:rPr>
          <w:lang w:val="en-US"/>
        </w:rPr>
        <w:t>PSD of first 4 IMF</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A1054F">
        <w:rPr>
          <w:lang w:val="en-US" w:eastAsia="ru-RU"/>
        </w:rPr>
        <w:t xml:space="preserve"> 24</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A1054F">
        <w:rPr>
          <w:lang w:val="en-US" w:eastAsia="ru-RU"/>
        </w:rPr>
        <w:t>24</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6830F1"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3120;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4144"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41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60288"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A1054F">
        <w:rPr>
          <w:lang w:val="en-US" w:eastAsia="ru-RU"/>
        </w:rPr>
        <w:t>24</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A1054F">
        <w:rPr>
          <w:lang w:val="en-US" w:eastAsia="ru-RU"/>
        </w:rPr>
        <w:t>24</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Pr="00D2721A" w:rsidRDefault="00476ED3" w:rsidP="00D2721A">
      <w:pPr>
        <w:rPr>
          <w:lang w:val="en-US" w:eastAsia="ru-RU"/>
        </w:rPr>
      </w:pPr>
      <w:r w:rsidRPr="00D2721A">
        <w:rPr>
          <w:lang w:val="en-US" w:eastAsia="ru-RU"/>
        </w:rPr>
        <w:t>The main idea was to u</w:t>
      </w:r>
      <w:r w:rsidR="00D26DA4">
        <w:rPr>
          <w:lang w:val="en-US" w:eastAsia="ru-RU"/>
        </w:rPr>
        <w:t>se a set of convolutions</w:t>
      </w:r>
      <w:r w:rsidRPr="00D2721A">
        <w:rPr>
          <w:lang w:val="en-US" w:eastAsia="ru-RU"/>
        </w:rPr>
        <w:t xml:space="preserve"> to find dependencies only within the </w:t>
      </w:r>
      <w:r w:rsidR="00CC5035" w:rsidRPr="00D2721A">
        <w:rPr>
          <w:lang w:val="en-US" w:eastAsia="ru-RU"/>
        </w:rPr>
        <w:t xml:space="preserve">features </w:t>
      </w:r>
      <w:r w:rsidRPr="00D2721A">
        <w:rPr>
          <w:lang w:val="en-US" w:eastAsia="ru-RU"/>
        </w:rPr>
        <w:t xml:space="preserve">(within rows), while not affecting the dependencies between the various </w:t>
      </w:r>
      <w:r w:rsidR="00CC5035" w:rsidRPr="00D2721A">
        <w:rPr>
          <w:lang w:val="en-US" w:eastAsia="ru-RU"/>
        </w:rPr>
        <w:t xml:space="preserve">features </w:t>
      </w:r>
      <w:r w:rsidRPr="00D2721A">
        <w:rPr>
          <w:lang w:val="en-US" w:eastAsia="ru-RU"/>
        </w:rPr>
        <w:t>(between columns); that is why in the convolutional layers</w:t>
      </w:r>
      <w:r w:rsidR="00D2721A">
        <w:rPr>
          <w:lang w:val="en-US" w:eastAsia="ru-RU"/>
        </w:rPr>
        <w:t xml:space="preserve"> with</w:t>
      </w:r>
      <w:r w:rsidRPr="00D2721A">
        <w:rPr>
          <w:lang w:val="en-US" w:eastAsia="ru-RU"/>
        </w:rPr>
        <w:t xml:space="preserve"> only 1*n-type </w:t>
      </w:r>
      <w:r w:rsidR="00D2721A">
        <w:rPr>
          <w:lang w:val="en-US" w:eastAsia="ru-RU"/>
        </w:rPr>
        <w:t>kernels</w:t>
      </w:r>
      <w:r w:rsidRPr="00D2721A">
        <w:rPr>
          <w:lang w:val="en-US" w:eastAsia="ru-RU"/>
        </w:rPr>
        <w:t xml:space="preserve"> where used</w:t>
      </w:r>
      <w:r w:rsidR="00D2721A">
        <w:rPr>
          <w:lang w:val="en-US" w:eastAsia="ru-RU"/>
        </w:rPr>
        <w:t>, and only 1*m strides were used across the network where needed</w:t>
      </w:r>
      <w:r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D26DA4">
        <w:rPr>
          <w:lang w:val="en-US" w:eastAsia="ru-RU"/>
        </w:rPr>
        <w:t>ich the RelU activation is applied</w:t>
      </w:r>
      <w:r w:rsidR="002F0598">
        <w:rPr>
          <w:lang w:val="en-US" w:eastAsia="ru-RU"/>
        </w:rPr>
        <w:t>. The Batch Normalization is added in order to avoid the overfitting.</w:t>
      </w:r>
    </w:p>
    <w:p w:rsidR="008D7CAF" w:rsidRDefault="00D2721A" w:rsidP="00D2721A">
      <w:pPr>
        <w:rPr>
          <w:color w:val="000000" w:themeColor="text1"/>
          <w:lang w:val="en-US" w:eastAsia="ru-RU"/>
        </w:rPr>
      </w:pPr>
      <w:r>
        <w:rPr>
          <w:color w:val="000000" w:themeColor="text1"/>
          <w:lang w:val="en-US" w:eastAsia="ru-RU"/>
        </w:rPr>
        <w:t>T</w:t>
      </w:r>
      <w:r w:rsidRPr="00D2721A">
        <w:rPr>
          <w:color w:val="000000" w:themeColor="text1"/>
          <w:lang w:val="en-US" w:eastAsia="ru-RU"/>
        </w:rPr>
        <w:t>he network architecture was based on the idea of using</w:t>
      </w:r>
      <w:r>
        <w:rPr>
          <w:color w:val="000000" w:themeColor="text1"/>
          <w:lang w:val="en-US" w:eastAsia="ru-RU"/>
        </w:rPr>
        <w:t xml:space="preserve"> Inception-like mod</w:t>
      </w:r>
      <w:r w:rsidR="009903FA">
        <w:rPr>
          <w:color w:val="000000" w:themeColor="text1"/>
          <w:lang w:val="en-US" w:eastAsia="ru-RU"/>
        </w:rPr>
        <w:t xml:space="preserve">ules, that combines convolutions </w:t>
      </w:r>
      <w:r>
        <w:rPr>
          <w:color w:val="000000" w:themeColor="text1"/>
          <w:lang w:val="en-US" w:eastAsia="ru-RU"/>
        </w:rPr>
        <w:t>with different kernels</w:t>
      </w:r>
      <w:r w:rsidR="00D21E5F">
        <w:rPr>
          <w:color w:val="000000" w:themeColor="text1"/>
          <w:lang w:val="en-US" w:eastAsia="ru-RU"/>
        </w:rPr>
        <w:t xml:space="preserve"> on the same level</w:t>
      </w:r>
      <w:r>
        <w:rPr>
          <w:color w:val="000000" w:themeColor="text1"/>
          <w:lang w:val="en-US" w:eastAsia="ru-RU"/>
        </w:rPr>
        <w:t xml:space="preserve"> and act as a small networks </w:t>
      </w:r>
      <w:r w:rsidR="00F06F13">
        <w:rPr>
          <w:color w:val="000000" w:themeColor="text1"/>
          <w:lang w:val="en-US" w:eastAsia="ru-RU"/>
        </w:rPr>
        <w:t>within</w:t>
      </w:r>
      <w:r>
        <w:rPr>
          <w:color w:val="000000" w:themeColor="text1"/>
          <w:lang w:val="en-US" w:eastAsia="ru-RU"/>
        </w:rPr>
        <w:t xml:space="preserve"> the bigger one. One of the </w:t>
      </w:r>
      <w:r w:rsidRPr="00D2721A">
        <w:rPr>
          <w:color w:val="000000" w:themeColor="text1"/>
          <w:lang w:val="en-US" w:eastAsia="ru-RU"/>
        </w:rPr>
        <w:t xml:space="preserve">distinctive features </w:t>
      </w:r>
      <w:r>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Pr>
          <w:color w:val="000000" w:themeColor="text1"/>
          <w:lang w:val="en-US" w:eastAsia="ru-RU"/>
        </w:rPr>
        <w:t xml:space="preserve">usage of convolutions with 1*1 kernels </w:t>
      </w:r>
      <w:r w:rsidR="00DE1124">
        <w:rPr>
          <w:color w:val="000000" w:themeColor="text1"/>
          <w:lang w:val="en-US" w:eastAsia="ru-RU"/>
        </w:rPr>
        <w:t>for</w:t>
      </w:r>
      <w:r>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p>
    <w:p w:rsidR="00D26DA4" w:rsidRPr="009510A8" w:rsidRDefault="0089388E" w:rsidP="00D26DA4">
      <w:pPr>
        <w:rPr>
          <w:lang w:val="en-US"/>
        </w:rPr>
      </w:pPr>
      <w:r>
        <w:rPr>
          <w:color w:val="000000" w:themeColor="text1"/>
          <w:lang w:val="en-US" w:eastAsia="ru-RU"/>
        </w:rPr>
        <w:t>The usage of such module</w:t>
      </w:r>
      <w:r w:rsidR="008D7CAF">
        <w:rPr>
          <w:color w:val="000000" w:themeColor="text1"/>
          <w:lang w:val="en-US" w:eastAsia="ru-RU"/>
        </w:rPr>
        <w:t>s allows to built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However</w:t>
      </w:r>
      <w:r w:rsidR="00D26DA4">
        <w:rPr>
          <w:color w:val="000000" w:themeColor="text1"/>
          <w:lang w:val="en-US" w:eastAsia="ru-RU"/>
        </w:rPr>
        <w:t xml:space="preserve">, as it was mentioned in the </w:t>
      </w:r>
      <w:r w:rsidR="00D26DA4">
        <w:rPr>
          <w:color w:val="000000" w:themeColor="text1"/>
          <w:lang w:val="en-US" w:eastAsia="ru-RU"/>
        </w:rPr>
        <w:fldChar w:fldCharType="begin" w:fldLock="1"/>
      </w:r>
      <w:r w:rsidR="00D26DA4">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0]","plainTextFormattedCitation":"[20]"},"properties":{"noteIndex":0},"schema":"https://github.com/citation-style-language/schema/raw/master/csl-citation.json"}</w:instrText>
      </w:r>
      <w:r w:rsidR="00D26DA4">
        <w:rPr>
          <w:color w:val="000000" w:themeColor="text1"/>
          <w:lang w:val="en-US" w:eastAsia="ru-RU"/>
        </w:rPr>
        <w:fldChar w:fldCharType="separate"/>
      </w:r>
      <w:r w:rsidR="00D26DA4" w:rsidRPr="00C3565C">
        <w:rPr>
          <w:noProof/>
          <w:color w:val="000000" w:themeColor="text1"/>
          <w:lang w:val="en-US" w:eastAsia="ru-RU"/>
        </w:rPr>
        <w:t>[20]</w:t>
      </w:r>
      <w:r w:rsidR="00D26DA4">
        <w:rPr>
          <w:color w:val="000000" w:themeColor="text1"/>
          <w:lang w:val="en-US" w:eastAsia="ru-RU"/>
        </w:rPr>
        <w:fldChar w:fldCharType="end"/>
      </w:r>
      <w:r w:rsidR="00D26DA4">
        <w:rPr>
          <w:color w:val="000000" w:themeColor="text1"/>
          <w:lang w:val="en-US" w:eastAsia="ru-RU"/>
        </w:rPr>
        <w:t xml:space="preserve">, </w:t>
      </w:r>
      <w:r w:rsidR="00D26DA4">
        <w:rPr>
          <w:lang w:val="en-US"/>
        </w:rPr>
        <w:t xml:space="preserve">it is more efficient to use Inception in the middle of the network. Therefore, at the beginning of the network, traditional set of convolutions, followed by pooling layers for grid reduction, was used. </w:t>
      </w:r>
    </w:p>
    <w:p w:rsidR="00D2721A" w:rsidRDefault="00D2721A" w:rsidP="00D2721A">
      <w:pPr>
        <w:rPr>
          <w:color w:val="000000" w:themeColor="text1"/>
          <w:lang w:val="en-US" w:eastAsia="ru-RU"/>
        </w:rPr>
      </w:pPr>
    </w:p>
    <w:p w:rsidR="00D21E5F" w:rsidRDefault="00D21E5F" w:rsidP="00D2721A">
      <w:pPr>
        <w:rPr>
          <w:color w:val="000000" w:themeColor="text1"/>
          <w:lang w:val="en-US" w:eastAsia="ru-RU"/>
        </w:rPr>
      </w:pPr>
    </w:p>
    <w:p w:rsidR="00D21E5F" w:rsidRPr="008D7CAF" w:rsidRDefault="00D21E5F" w:rsidP="00D2721A">
      <w:pPr>
        <w:rPr>
          <w:color w:val="000000" w:themeColor="text1"/>
          <w:lang w:val="en-US" w:eastAsia="ru-RU"/>
        </w:rPr>
      </w:pPr>
    </w:p>
    <w:p w:rsidR="00DB1697" w:rsidRDefault="00F06F13" w:rsidP="00D2721A">
      <w:pPr>
        <w:rPr>
          <w:color w:val="000000" w:themeColor="text1"/>
          <w:lang w:val="en-US" w:eastAsia="ru-RU"/>
        </w:rPr>
      </w:pPr>
      <w:r>
        <w:rPr>
          <w:color w:val="000000" w:themeColor="text1"/>
          <w:lang w:val="en-US" w:eastAsia="ru-RU"/>
        </w:rPr>
        <w:t>A</w:t>
      </w:r>
      <w:r w:rsidR="00CB4E04" w:rsidRPr="00CB4E04">
        <w:rPr>
          <w:color w:val="000000" w:themeColor="text1"/>
          <w:lang w:val="en-US" w:eastAsia="ru-RU"/>
        </w:rPr>
        <w:t xml:space="preserve">s </w:t>
      </w:r>
      <w:r>
        <w:rPr>
          <w:color w:val="000000" w:themeColor="text1"/>
          <w:lang w:val="en-US" w:eastAsia="ru-RU"/>
        </w:rPr>
        <w:t xml:space="preserve">it was </w:t>
      </w:r>
      <w:r w:rsidR="00CB4E04" w:rsidRPr="00CB4E04">
        <w:rPr>
          <w:color w:val="000000" w:themeColor="text1"/>
          <w:lang w:val="en-US" w:eastAsia="ru-RU"/>
        </w:rPr>
        <w:t>noted by the authors</w:t>
      </w:r>
      <w:r>
        <w:rPr>
          <w:color w:val="000000" w:themeColor="text1"/>
          <w:lang w:val="en-US" w:eastAsia="ru-RU"/>
        </w:rPr>
        <w:t xml:space="preserve"> of Inception architecture</w:t>
      </w:r>
      <w:r w:rsidR="00DE1124">
        <w:rPr>
          <w:color w:val="000000" w:themeColor="text1"/>
          <w:lang w:val="en-US" w:eastAsia="ru-RU"/>
        </w:rPr>
        <w:t>, the choice of the</w:t>
      </w:r>
      <w:r w:rsidR="00CB4E04" w:rsidRPr="00CB4E04">
        <w:rPr>
          <w:color w:val="000000" w:themeColor="text1"/>
          <w:lang w:val="en-US" w:eastAsia="ru-RU"/>
        </w:rPr>
        <w:t xml:space="preserve"> set of convolutions and </w:t>
      </w:r>
      <w:r w:rsidR="00DE1124">
        <w:rPr>
          <w:color w:val="000000" w:themeColor="text1"/>
          <w:lang w:val="en-US" w:eastAsia="ru-RU"/>
        </w:rPr>
        <w:t>pooling</w:t>
      </w:r>
      <w:r w:rsidR="00CB4E04" w:rsidRPr="00CB4E04">
        <w:rPr>
          <w:color w:val="000000" w:themeColor="text1"/>
          <w:lang w:val="en-US" w:eastAsia="ru-RU"/>
        </w:rPr>
        <w:t xml:space="preserve"> layers </w:t>
      </w:r>
      <w:r>
        <w:rPr>
          <w:color w:val="000000" w:themeColor="text1"/>
          <w:lang w:val="en-US" w:eastAsia="ru-RU"/>
        </w:rPr>
        <w:t xml:space="preserve">in these </w:t>
      </w:r>
      <w:r w:rsidR="00DE1124">
        <w:rPr>
          <w:color w:val="000000" w:themeColor="text1"/>
          <w:lang w:val="en-US" w:eastAsia="ru-RU"/>
        </w:rPr>
        <w:t xml:space="preserve">modules </w:t>
      </w:r>
      <w:r>
        <w:rPr>
          <w:color w:val="000000" w:themeColor="text1"/>
          <w:lang w:val="en-US" w:eastAsia="ru-RU"/>
        </w:rPr>
        <w:t>can</w:t>
      </w:r>
      <w:r w:rsidR="00CB4E04" w:rsidRPr="00CB4E04">
        <w:rPr>
          <w:color w:val="000000" w:themeColor="text1"/>
          <w:lang w:val="en-US" w:eastAsia="ru-RU"/>
        </w:rPr>
        <w:t xml:space="preserve"> be varied, therefore </w:t>
      </w:r>
      <w:r>
        <w:rPr>
          <w:color w:val="000000" w:themeColor="text1"/>
          <w:lang w:val="en-US" w:eastAsia="ru-RU"/>
        </w:rPr>
        <w:t>the optimal</w:t>
      </w:r>
      <w:r w:rsidR="00CB4E04" w:rsidRPr="00CB4E04">
        <w:rPr>
          <w:color w:val="000000" w:themeColor="text1"/>
          <w:lang w:val="en-US" w:eastAsia="ru-RU"/>
        </w:rPr>
        <w:t xml:space="preserve"> configuration of the main </w:t>
      </w:r>
      <w:r w:rsidR="00D21E5F">
        <w:rPr>
          <w:color w:val="000000" w:themeColor="text1"/>
          <w:lang w:val="en-US" w:eastAsia="ru-RU"/>
        </w:rPr>
        <w:t>modules</w:t>
      </w:r>
      <w:r w:rsidR="00CB4E04" w:rsidRPr="00CB4E04">
        <w:rPr>
          <w:color w:val="000000" w:themeColor="text1"/>
          <w:lang w:val="en-US" w:eastAsia="ru-RU"/>
        </w:rPr>
        <w:t xml:space="preserve"> was s</w:t>
      </w:r>
      <w:r w:rsidR="00D21E5F">
        <w:rPr>
          <w:color w:val="000000" w:themeColor="text1"/>
          <w:lang w:val="en-US" w:eastAsia="ru-RU"/>
        </w:rPr>
        <w:t>elected experimentally</w:t>
      </w:r>
      <w:r w:rsidR="00CB4E04">
        <w:rPr>
          <w:color w:val="000000" w:themeColor="text1"/>
          <w:lang w:val="en-US" w:eastAsia="ru-RU"/>
        </w:rPr>
        <w:t>.</w:t>
      </w:r>
      <w:r w:rsidR="00D21E5F">
        <w:rPr>
          <w:color w:val="000000" w:themeColor="text1"/>
          <w:lang w:val="en-US" w:eastAsia="ru-RU"/>
        </w:rPr>
        <w:t xml:space="preserve"> The module A</w:t>
      </w:r>
      <w:r w:rsidR="004D5842">
        <w:rPr>
          <w:color w:val="000000" w:themeColor="text1"/>
          <w:lang w:val="en-US" w:eastAsia="ru-RU"/>
        </w:rPr>
        <w:t xml:space="preserve"> and C are</w:t>
      </w:r>
      <w:r w:rsidR="00D21E5F">
        <w:rPr>
          <w:color w:val="000000" w:themeColor="text1"/>
          <w:lang w:val="en-US" w:eastAsia="ru-RU"/>
        </w:rPr>
        <w:t xml:space="preserve"> </w:t>
      </w:r>
      <w:r w:rsidR="0050637A">
        <w:rPr>
          <w:color w:val="000000" w:themeColor="text1"/>
          <w:lang w:val="en-US" w:eastAsia="ru-RU"/>
        </w:rPr>
        <w:t>intended</w:t>
      </w:r>
      <w:r w:rsidR="00D21E5F">
        <w:rPr>
          <w:color w:val="000000" w:themeColor="text1"/>
          <w:lang w:val="en-US" w:eastAsia="ru-RU"/>
        </w:rPr>
        <w:t xml:space="preserve"> </w:t>
      </w:r>
      <w:r w:rsidR="004D5842" w:rsidRPr="004D5842">
        <w:rPr>
          <w:color w:val="000000" w:themeColor="text1"/>
          <w:lang w:val="en-US" w:eastAsia="ru-RU"/>
        </w:rPr>
        <w:t>for extending the</w:t>
      </w:r>
      <w:r w:rsidR="00DB1697">
        <w:rPr>
          <w:color w:val="000000" w:themeColor="text1"/>
          <w:lang w:val="en-US" w:eastAsia="ru-RU"/>
        </w:rPr>
        <w:t xml:space="preserve"> number</w:t>
      </w:r>
      <w:r w:rsidR="004D5842" w:rsidRPr="004D5842">
        <w:rPr>
          <w:color w:val="000000" w:themeColor="text1"/>
          <w:lang w:val="en-US" w:eastAsia="ru-RU"/>
        </w:rPr>
        <w:t xml:space="preserve"> feature map</w:t>
      </w:r>
      <w:r w:rsidR="009510A8">
        <w:rPr>
          <w:color w:val="000000" w:themeColor="text1"/>
          <w:lang w:val="en-US" w:eastAsia="ru-RU"/>
        </w:rPr>
        <w:t>s</w:t>
      </w:r>
      <w:r w:rsidR="004D5842">
        <w:rPr>
          <w:color w:val="000000" w:themeColor="text1"/>
          <w:lang w:val="en-US" w:eastAsia="ru-RU"/>
        </w:rPr>
        <w:t>, so t</w:t>
      </w:r>
      <w:r w:rsidR="006C4776">
        <w:rPr>
          <w:color w:val="000000" w:themeColor="text1"/>
          <w:lang w:val="en-US" w:eastAsia="ru-RU"/>
        </w:rPr>
        <w:t xml:space="preserve">hat network can go deeper, and therefore increase the performance. For first two </w:t>
      </w:r>
      <w:r w:rsidR="009510A8">
        <w:rPr>
          <w:color w:val="000000" w:themeColor="text1"/>
          <w:lang w:val="en-US" w:eastAsia="ru-RU"/>
        </w:rPr>
        <w:t>modules A, additional c</w:t>
      </w:r>
      <w:r w:rsidR="006C4776">
        <w:rPr>
          <w:color w:val="000000" w:themeColor="text1"/>
          <w:lang w:val="en-US" w:eastAsia="ru-RU"/>
        </w:rPr>
        <w:t>onvolution</w:t>
      </w:r>
      <w:r w:rsidR="00D26DA4">
        <w:rPr>
          <w:color w:val="000000" w:themeColor="text1"/>
          <w:lang w:val="en-US" w:eastAsia="ru-RU"/>
        </w:rPr>
        <w:t xml:space="preserve">s </w:t>
      </w:r>
      <w:r w:rsidR="006C4776">
        <w:rPr>
          <w:color w:val="000000" w:themeColor="text1"/>
          <w:lang w:val="en-US" w:eastAsia="ru-RU"/>
        </w:rPr>
        <w:t xml:space="preserve">were concatenated to keep the balance between width 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sidR="00D26DA4">
        <w:rPr>
          <w:color w:val="000000" w:themeColor="text1"/>
          <w:lang w:val="en-US" w:eastAsia="ru-RU"/>
        </w:rPr>
        <w:t>convolution</w:t>
      </w:r>
      <w:r w:rsidR="006C4776">
        <w:rPr>
          <w:color w:val="000000" w:themeColor="text1"/>
          <w:lang w:val="en-US" w:eastAsia="ru-RU"/>
        </w:rPr>
        <w:t xml:space="preserve"> was added to concatenate</w:t>
      </w:r>
      <w:r w:rsidR="00D26DA4">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sidR="006C4776">
        <w:rPr>
          <w:color w:val="000000" w:themeColor="text1"/>
          <w:lang w:val="en-US" w:eastAsia="ru-RU"/>
        </w:rPr>
        <w:t xml:space="preserve">The module B </w:t>
      </w:r>
      <w:r w:rsidR="00DB1697">
        <w:rPr>
          <w:color w:val="000000" w:themeColor="text1"/>
          <w:lang w:val="en-US" w:eastAsia="ru-RU"/>
        </w:rPr>
        <w:t>is</w:t>
      </w:r>
      <w:r w:rsidR="006C4776">
        <w:rPr>
          <w:color w:val="000000" w:themeColor="text1"/>
          <w:lang w:val="en-US" w:eastAsia="ru-RU"/>
        </w:rPr>
        <w:t xml:space="preserve"> </w:t>
      </w:r>
      <w:r w:rsidR="00DB1697">
        <w:rPr>
          <w:color w:val="000000" w:themeColor="text1"/>
          <w:lang w:val="en-US" w:eastAsia="ru-RU"/>
        </w:rPr>
        <w:t xml:space="preserve">intended for reduction of the grid size and is applied between set of modules A and module C. </w:t>
      </w:r>
    </w:p>
    <w:p w:rsidR="002F0598" w:rsidRDefault="00D26DA4" w:rsidP="003F2D97">
      <w:pPr>
        <w:rPr>
          <w:color w:val="000000" w:themeColor="text1"/>
          <w:lang w:val="en-US" w:eastAsia="ru-RU"/>
        </w:rPr>
      </w:pPr>
      <w:r>
        <w:rPr>
          <w:color w:val="000000" w:themeColor="text1"/>
          <w:lang w:val="en-US" w:eastAsia="ru-RU"/>
        </w:rPr>
        <w:t xml:space="preserve">To avoid making structure of the network too complex, more traditional set of 2 convolutional layers, followed by pooling </w:t>
      </w:r>
      <w:r>
        <w:rPr>
          <w:color w:val="000000" w:themeColor="text1"/>
          <w:lang w:val="en-US" w:eastAsia="ru-RU"/>
        </w:rPr>
        <w:t>layers was</w:t>
      </w:r>
      <w:r>
        <w:rPr>
          <w:color w:val="000000" w:themeColor="text1"/>
          <w:lang w:val="en-US" w:eastAsia="ru-RU"/>
        </w:rPr>
        <w:t xml:space="preserve"> applied after the module C for grid reduction. </w:t>
      </w:r>
      <w:r>
        <w:rPr>
          <w:color w:val="000000" w:themeColor="text1"/>
          <w:lang w:val="en-US" w:eastAsia="ru-RU"/>
        </w:rPr>
        <w:t>In the tails of the network</w:t>
      </w:r>
      <w:r>
        <w:rPr>
          <w:color w:val="000000" w:themeColor="text1"/>
          <w:lang w:val="en-US" w:eastAsia="ru-RU"/>
        </w:rPr>
        <w:t xml:space="preserve">, sequence of convolutions with 1*1 kernels were used in order to </w:t>
      </w:r>
      <w:r w:rsidR="002F0598">
        <w:rPr>
          <w:color w:val="000000" w:themeColor="text1"/>
          <w:lang w:val="en-US" w:eastAsia="ru-RU"/>
        </w:rPr>
        <w:t>combine all feature maps into one</w:t>
      </w:r>
      <w:r>
        <w:rPr>
          <w:color w:val="000000" w:themeColor="text1"/>
          <w:lang w:val="en-US" w:eastAsia="ru-RU"/>
        </w:rPr>
        <w:t xml:space="preserve">. </w:t>
      </w:r>
    </w:p>
    <w:p w:rsidR="002F0598" w:rsidRPr="00BA093A" w:rsidRDefault="004A6C40" w:rsidP="004A6C40">
      <w:pPr>
        <w:rPr>
          <w:noProof/>
          <w:lang w:val="en-US" w:eastAsia="ru-RU"/>
        </w:rPr>
      </w:pPr>
      <w:r>
        <w:rPr>
          <w:lang w:val="en-US" w:eastAsia="ru-RU"/>
        </w:rPr>
        <w:t>T</w:t>
      </w:r>
      <w:r w:rsidRPr="004A6C40">
        <w:rPr>
          <w:lang w:val="en-US" w:eastAsia="ru-RU"/>
        </w:rPr>
        <w:t>hereby</w:t>
      </w:r>
      <w:r w:rsidR="00476ED3" w:rsidRPr="00D26DA4">
        <w:rPr>
          <w:lang w:val="en-US" w:eastAsia="ru-RU"/>
        </w:rPr>
        <w:t>, the matr</w:t>
      </w:r>
      <w:r w:rsidR="002F0598">
        <w:rPr>
          <w:lang w:val="en-US" w:eastAsia="ru-RU"/>
        </w:rPr>
        <w:t>ix 40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40 * 2.</w:t>
      </w:r>
      <w:r w:rsidR="00A7164C" w:rsidRPr="00D26DA4">
        <w:rPr>
          <w:lang w:val="en-US" w:eastAsia="ru-RU"/>
        </w:rPr>
        <w:t xml:space="preserve"> </w:t>
      </w:r>
      <w:r w:rsidR="00476ED3" w:rsidRPr="00D26DA4">
        <w:rPr>
          <w:lang w:val="en-US" w:eastAsia="ru-RU"/>
        </w:rPr>
        <w:t xml:space="preserve">Then this vector was </w:t>
      </w:r>
      <w:r w:rsidR="002F0598">
        <w:rPr>
          <w:lang w:val="en-US" w:eastAsia="ru-RU"/>
        </w:rPr>
        <w:t>then transformed into 80*1 by Flatten layer</w:t>
      </w:r>
      <w:r w:rsidR="00476ED3" w:rsidRPr="00D26DA4">
        <w:rPr>
          <w:lang w:val="en-US" w:eastAsia="ru-RU"/>
        </w:rPr>
        <w:t>.</w:t>
      </w:r>
      <w:r w:rsidR="00BA093A" w:rsidRPr="00D26DA4">
        <w:rPr>
          <w:noProof/>
          <w:lang w:val="en-US" w:eastAsia="ru-RU"/>
        </w:rPr>
        <w:t xml:space="preserve"> </w: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C3565C">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1]"},"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650CF1">
        <w:rPr>
          <w:lang w:val="en-US" w:eastAsia="ru-RU"/>
        </w:rPr>
        <w:t>24</w:t>
      </w:r>
      <w:r w:rsidRPr="00476ED3">
        <w:rPr>
          <w:lang w:val="en-US" w:eastAsia="ru-RU"/>
        </w:rPr>
        <w:t xml:space="preserve"> * 64 was converted by PCA into a matrix </w:t>
      </w:r>
      <w:r w:rsidR="00650CF1">
        <w:rPr>
          <w:lang w:val="en-US" w:eastAsia="ru-RU"/>
        </w:rPr>
        <w:t>24</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650CF1">
        <w:rPr>
          <w:lang w:val="en-US" w:eastAsia="ru-RU"/>
        </w:rPr>
        <w:t>48</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7216"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6192"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7" type="#_x0000_t202" style="position:absolute;left:0;text-align:left;margin-left:7.5pt;margin-top:169.85pt;width:382.4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t xml:space="preserve">2.4.2 </w:t>
      </w:r>
      <w:r w:rsidR="003F2D97">
        <w:rPr>
          <w:rFonts w:eastAsia="Times New Roman"/>
          <w:lang w:val="en-US" w:eastAsia="ru-RU"/>
        </w:rPr>
        <w:t>Training neural network for NN and NN+SVM models</w:t>
      </w:r>
    </w:p>
    <w:p w:rsidR="00476ED3" w:rsidRPr="00476ED3" w:rsidRDefault="00476ED3" w:rsidP="003F2D97">
      <w:pPr>
        <w:rPr>
          <w:lang w:val="en-US" w:eastAsia="ru-RU"/>
        </w:rPr>
      </w:pPr>
      <w:r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Pr="00476ED3">
        <w:rPr>
          <w:lang w:val="en-US" w:eastAsia="ru-RU"/>
        </w:rPr>
        <w:t xml:space="preserve"> overfitting of</w:t>
      </w:r>
      <w:r w:rsidR="00F20B8A">
        <w:rPr>
          <w:lang w:val="en-US" w:eastAsia="ru-RU"/>
        </w:rPr>
        <w:t xml:space="preserve"> the</w:t>
      </w:r>
      <w:r w:rsidRPr="00476ED3">
        <w:rPr>
          <w:lang w:val="en-US" w:eastAsia="ru-RU"/>
        </w:rPr>
        <w:t xml:space="preserve"> network. The structure </w:t>
      </w:r>
      <w:r w:rsidR="00547A44">
        <w:rPr>
          <w:lang w:val="en-US" w:eastAsia="ru-RU"/>
        </w:rPr>
        <w:t xml:space="preserve">is </w:t>
      </w:r>
      <w:r w:rsidRPr="00476ED3">
        <w:rPr>
          <w:lang w:val="en-US" w:eastAsia="ru-RU"/>
        </w:rPr>
        <w:t xml:space="preserve">presented in the figure </w:t>
      </w:r>
      <w:r w:rsidR="008143EB">
        <w:rPr>
          <w:lang w:val="en-US" w:eastAsia="ru-RU"/>
        </w:rPr>
        <w:t>6</w:t>
      </w:r>
      <w:r w:rsidR="00F20B8A">
        <w:rPr>
          <w:lang w:val="en-US" w:eastAsia="ru-RU"/>
        </w:rPr>
        <w:t>. The network was subsequently trained</w:t>
      </w:r>
      <w:r w:rsidR="00A02E44">
        <w:rPr>
          <w:lang w:val="en-US" w:eastAsia="ru-RU"/>
        </w:rPr>
        <w:t xml:space="preserve"> </w:t>
      </w:r>
      <w:r w:rsidR="00A02E44">
        <w:rPr>
          <w:lang w:val="en-US" w:eastAsia="ru-RU"/>
        </w:rPr>
        <w:t xml:space="preserve">with </w:t>
      </w:r>
      <w:r w:rsidR="00A02E44" w:rsidRPr="00476ED3">
        <w:rPr>
          <w:lang w:val="en-US" w:eastAsia="ru-RU"/>
        </w:rPr>
        <w:t>Adam optimization method</w:t>
      </w:r>
      <w:r w:rsidR="00A02E44">
        <w:rPr>
          <w:lang w:val="en-US" w:eastAsia="ru-RU"/>
        </w:rPr>
        <w:fldChar w:fldCharType="begin" w:fldLock="1"/>
      </w:r>
      <w:r w:rsidR="00A02E44">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2]"},"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t>
      </w:r>
      <w:r w:rsidR="00F20B8A">
        <w:rPr>
          <w:lang w:val="en-US" w:eastAsia="ru-RU"/>
        </w:rPr>
        <w:t>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Pr="00476ED3">
        <w:rPr>
          <w:lang w:val="en-US" w:eastAsia="ru-RU"/>
        </w:rPr>
        <w:t>.</w:t>
      </w:r>
      <w:r w:rsidR="00F20B8A">
        <w:rPr>
          <w:lang w:val="en-US" w:eastAsia="ru-RU"/>
        </w:rPr>
        <w:t xml:space="preserve"> </w:t>
      </w:r>
    </w:p>
    <w:p w:rsidR="008143EB" w:rsidRPr="00207EEC" w:rsidRDefault="008143EB" w:rsidP="008143EB">
      <w:pPr>
        <w:keepNext/>
        <w:spacing w:after="0"/>
      </w:pPr>
      <w:bookmarkStart w:id="0" w:name="_GoBack"/>
      <w:bookmarkEnd w:id="0"/>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7D3D84" w:rsidP="003F2D97">
      <w:pPr>
        <w:rPr>
          <w:lang w:val="en-US" w:eastAsia="ru-RU"/>
        </w:rPr>
      </w:pPr>
      <w:r w:rsidRPr="004A53B9">
        <w:rPr>
          <w:noProof/>
          <w:lang w:eastAsia="ru-RU"/>
        </w:rPr>
        <w:drawing>
          <wp:anchor distT="0" distB="0" distL="114300" distR="114300" simplePos="0" relativeHeight="251653120" behindDoc="0" locked="0" layoutInCell="1" allowOverlap="1">
            <wp:simplePos x="0" y="0"/>
            <wp:positionH relativeFrom="column">
              <wp:posOffset>739140</wp:posOffset>
            </wp:positionH>
            <wp:positionV relativeFrom="paragraph">
              <wp:posOffset>402590</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w:t>
      </w:r>
      <w:r>
        <w:rPr>
          <w:lang w:val="en-US" w:eastAsia="ru-RU"/>
        </w:rPr>
        <w:t>s</w:t>
      </w:r>
      <w:r w:rsidR="00476ED3" w:rsidRPr="00476ED3">
        <w:rPr>
          <w:lang w:val="en-US" w:eastAsia="ru-RU"/>
        </w:rPr>
        <w:t xml:space="preserve"> and for different </w:t>
      </w:r>
      <w:r>
        <w:rPr>
          <w:lang w:val="en-US" w:eastAsia="ru-RU"/>
        </w:rPr>
        <w:t>convolutions types</w:t>
      </w:r>
      <w:r w:rsidR="00476ED3" w:rsidRPr="00476ED3">
        <w:rPr>
          <w:lang w:val="en-US" w:eastAsia="ru-RU"/>
        </w:rPr>
        <w:t>.</w:t>
      </w:r>
    </w:p>
    <w:p w:rsidR="007D3D84" w:rsidRDefault="007D3D84"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8240"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28" type="#_x0000_t202" style="position:absolute;margin-left:-.15pt;margin-top:160pt;width:366.7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ovAGn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62336"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29" type="#_x0000_t202" style="position:absolute;left:0;text-align:left;margin-left:.7pt;margin-top:195pt;width:434.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qHIpS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61312"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E63030">
        <w:rPr>
          <w:lang w:val="en-US"/>
        </w:rPr>
        <w:t xml:space="preserve"> figure 7,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C3565C">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3]"},"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E63030">
        <w:rPr>
          <w:lang w:val="en-US"/>
        </w:rPr>
        <w:t xml:space="preserve">of the  authentication systems performance. </w:t>
      </w:r>
      <w:r w:rsidR="005F558B">
        <w:rPr>
          <w:lang w:val="en-US"/>
        </w:rPr>
        <w:tab/>
      </w: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C3565C" w:rsidRPr="00C3565C" w:rsidRDefault="00B41864" w:rsidP="00C3565C">
      <w:pPr>
        <w:widowControl w:val="0"/>
        <w:autoSpaceDE w:val="0"/>
        <w:autoSpaceDN w:val="0"/>
        <w:adjustRightInd w:val="0"/>
        <w:spacing w:after="0"/>
        <w:ind w:left="640" w:hanging="640"/>
        <w:rPr>
          <w:rFonts w:cs="Times New Roman"/>
          <w:noProof/>
          <w:szCs w:val="24"/>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C3565C" w:rsidRPr="00C3565C">
        <w:rPr>
          <w:rFonts w:cs="Times New Roman"/>
          <w:noProof/>
          <w:szCs w:val="24"/>
        </w:rPr>
        <w:t>[1]</w:t>
      </w:r>
      <w:r w:rsidR="00C3565C" w:rsidRPr="00C3565C">
        <w:rPr>
          <w:rFonts w:cs="Times New Roman"/>
          <w:noProof/>
          <w:szCs w:val="24"/>
        </w:rPr>
        <w:tab/>
        <w:t xml:space="preserve">J. F. Hu, “New biometric approach based on motor imagery EEG signals,” </w:t>
      </w:r>
      <w:r w:rsidR="00C3565C" w:rsidRPr="00C3565C">
        <w:rPr>
          <w:rFonts w:cs="Times New Roman"/>
          <w:i/>
          <w:iCs/>
          <w:noProof/>
          <w:szCs w:val="24"/>
        </w:rPr>
        <w:t>FBIE 2009 - 2009 Int. Conf. Futur. Biomed. Inf. Eng.</w:t>
      </w:r>
      <w:r w:rsidR="00C3565C" w:rsidRPr="00C3565C">
        <w:rPr>
          <w:rFonts w:cs="Times New Roman"/>
          <w:noProof/>
          <w:szCs w:val="24"/>
        </w:rPr>
        <w:t>, pp. 94–97, 200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w:t>
      </w:r>
      <w:r w:rsidRPr="00C3565C">
        <w:rPr>
          <w:rFonts w:cs="Times New Roman"/>
          <w:noProof/>
          <w:szCs w:val="24"/>
        </w:rPr>
        <w:tab/>
        <w:t xml:space="preserve">M. Poulos, M. Rangoussi, V. Chrissikopoulos, and A. Evangelou, “Parametric person identification from the EEG using computational geometry,” </w:t>
      </w:r>
      <w:r w:rsidRPr="00C3565C">
        <w:rPr>
          <w:rFonts w:cs="Times New Roman"/>
          <w:i/>
          <w:iCs/>
          <w:noProof/>
          <w:szCs w:val="24"/>
        </w:rPr>
        <w:t>Proc. IEEE Int. Conf. Electron. Circuits, Syst.</w:t>
      </w:r>
      <w:r w:rsidRPr="00C3565C">
        <w:rPr>
          <w:rFonts w:cs="Times New Roman"/>
          <w:noProof/>
          <w:szCs w:val="24"/>
        </w:rPr>
        <w:t>, vol. 2, no. 1, pp. 1005–1008, 199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3]</w:t>
      </w:r>
      <w:r w:rsidRPr="00C3565C">
        <w:rPr>
          <w:rFonts w:cs="Times New Roman"/>
          <w:noProof/>
          <w:szCs w:val="24"/>
        </w:rPr>
        <w:tab/>
        <w:t xml:space="preserve">S. Marcel and J. R. Millan, “Person Authentication Using Brainwaves (EEG) and Maximum A Posteriori Model Adaptation,” </w:t>
      </w:r>
      <w:r w:rsidRPr="00C3565C">
        <w:rPr>
          <w:rFonts w:cs="Times New Roman"/>
          <w:i/>
          <w:iCs/>
          <w:noProof/>
          <w:szCs w:val="24"/>
        </w:rPr>
        <w:t>IEEE Trans. Pattern Anal. Mach. Intell.</w:t>
      </w:r>
      <w:r w:rsidRPr="00C3565C">
        <w:rPr>
          <w:rFonts w:cs="Times New Roman"/>
          <w:noProof/>
          <w:szCs w:val="24"/>
        </w:rPr>
        <w:t>, vol. 29, no. 4, pp. 743–752, Apr. 2007.</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4]</w:t>
      </w:r>
      <w:r w:rsidRPr="00C3565C">
        <w:rPr>
          <w:rFonts w:cs="Times New Roman"/>
          <w:noProof/>
          <w:szCs w:val="24"/>
        </w:rPr>
        <w:tab/>
        <w:t xml:space="preserve">S. K. Yeom, H. Il Suk, and S. W. Lee, “Person authentication from neural activity of face-specific visual self-representation,” </w:t>
      </w:r>
      <w:r w:rsidRPr="00C3565C">
        <w:rPr>
          <w:rFonts w:cs="Times New Roman"/>
          <w:i/>
          <w:iCs/>
          <w:noProof/>
          <w:szCs w:val="24"/>
        </w:rPr>
        <w:t>Pattern Recognit.</w:t>
      </w:r>
      <w:r w:rsidRPr="00C3565C">
        <w:rPr>
          <w:rFonts w:cs="Times New Roman"/>
          <w:noProof/>
          <w:szCs w:val="24"/>
        </w:rPr>
        <w:t>, vol. 46, no. 4, pp. 1159–1169, 2013.</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5]</w:t>
      </w:r>
      <w:r w:rsidRPr="00C3565C">
        <w:rPr>
          <w:rFonts w:cs="Times New Roman"/>
          <w:noProof/>
          <w:szCs w:val="24"/>
        </w:rPr>
        <w:tab/>
        <w:t xml:space="preserve">Q. Wu, Y. Zeng, C. Zhang, L. Tong, and B. Yan, “An EEG-based person authentication system with open-set capability combining eye blinking signals,” </w:t>
      </w:r>
      <w:r w:rsidRPr="00C3565C">
        <w:rPr>
          <w:rFonts w:cs="Times New Roman"/>
          <w:i/>
          <w:iCs/>
          <w:noProof/>
          <w:szCs w:val="24"/>
        </w:rPr>
        <w:t>Sensors (Switzerland)</w:t>
      </w:r>
      <w:r w:rsidRPr="00C3565C">
        <w:rPr>
          <w:rFonts w:cs="Times New Roman"/>
          <w:noProof/>
          <w:szCs w:val="24"/>
        </w:rPr>
        <w:t>, vol. 18, no. 2, pp. 1–18, 2018.</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6]</w:t>
      </w:r>
      <w:r w:rsidRPr="00C3565C">
        <w:rPr>
          <w:rFonts w:cs="Times New Roman"/>
          <w:noProof/>
          <w:szCs w:val="24"/>
        </w:rPr>
        <w:tab/>
        <w:t>S. Kaur and E. D. Kaur, “HYBRID MODEL USING COMBINATION OF NEURAL NETWORK AND SUPPORT VECTOR MACHINE FOR DETECTION OF LUNG CANCER,” vol. 2, no. 2, pp. 39–42, 201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7]</w:t>
      </w:r>
      <w:r w:rsidRPr="00C3565C">
        <w:rPr>
          <w:rFonts w:cs="Times New Roman"/>
          <w:noProof/>
          <w:szCs w:val="24"/>
        </w:rPr>
        <w:tab/>
        <w:t>Y. Cao, R. Xu, and T. Chen, “Combining Convolutional Neural Network and Support Vector Machine for Sentiment Classification,” Springer, Singapore, 2015, pp. 144–15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8]</w:t>
      </w:r>
      <w:r w:rsidRPr="00C3565C">
        <w:rPr>
          <w:rFonts w:cs="Times New Roman"/>
          <w:noProof/>
          <w:szCs w:val="24"/>
        </w:rPr>
        <w:tab/>
        <w:t>“Supervised Machine Learning — Dimensional Reduction and Principal Component Analysis.” [Online]. Available: https://hackernoon.com/supervised-machine-learning-dimensional-reduction-and-principal-component-analysis-614dec1f6b4c.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9]</w:t>
      </w:r>
      <w:r w:rsidRPr="00C3565C">
        <w:rPr>
          <w:rFonts w:cs="Times New Roman"/>
          <w:noProof/>
          <w:szCs w:val="24"/>
        </w:rPr>
        <w:tab/>
        <w:t xml:space="preserve">G. Schalk, D. J. McFarland, T. Hinterberger, N. Birbaumer, and J. R. Wolpaw, “BCI2000: A General-Purpose Brain-Computer Interface (BCI) System,” </w:t>
      </w:r>
      <w:r w:rsidRPr="00C3565C">
        <w:rPr>
          <w:rFonts w:cs="Times New Roman"/>
          <w:i/>
          <w:iCs/>
          <w:noProof/>
          <w:szCs w:val="24"/>
        </w:rPr>
        <w:t>IEEE Trans. Biomed. Eng.</w:t>
      </w:r>
      <w:r w:rsidRPr="00C3565C">
        <w:rPr>
          <w:rFonts w:cs="Times New Roman"/>
          <w:noProof/>
          <w:szCs w:val="24"/>
        </w:rPr>
        <w:t>, vol. 51, no. 6, pp. 1034–1043, Jun. 2004.</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0]</w:t>
      </w:r>
      <w:r w:rsidRPr="00C3565C">
        <w:rPr>
          <w:rFonts w:cs="Times New Roman"/>
          <w:noProof/>
          <w:szCs w:val="24"/>
        </w:rPr>
        <w:tab/>
        <w:t xml:space="preserve">A. L. Goldberger </w:t>
      </w:r>
      <w:r w:rsidRPr="00C3565C">
        <w:rPr>
          <w:rFonts w:cs="Times New Roman"/>
          <w:i/>
          <w:iCs/>
          <w:noProof/>
          <w:szCs w:val="24"/>
        </w:rPr>
        <w:t>et al.</w:t>
      </w:r>
      <w:r w:rsidRPr="00C3565C">
        <w:rPr>
          <w:rFonts w:cs="Times New Roman"/>
          <w:noProof/>
          <w:szCs w:val="24"/>
        </w:rPr>
        <w:t xml:space="preserve">, “PhysioBank, PhysioToolkit, and PhysioNet,” </w:t>
      </w:r>
      <w:r w:rsidRPr="00C3565C">
        <w:rPr>
          <w:rFonts w:cs="Times New Roman"/>
          <w:i/>
          <w:iCs/>
          <w:noProof/>
          <w:szCs w:val="24"/>
        </w:rPr>
        <w:t>Circulation</w:t>
      </w:r>
      <w:r w:rsidRPr="00C3565C">
        <w:rPr>
          <w:rFonts w:cs="Times New Roman"/>
          <w:noProof/>
          <w:szCs w:val="24"/>
        </w:rPr>
        <w:t>, vol. 101, no. 23, Jun.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1]</w:t>
      </w:r>
      <w:r w:rsidRPr="00C3565C">
        <w:rPr>
          <w:rFonts w:cs="Times New Roman"/>
          <w:noProof/>
          <w:szCs w:val="24"/>
        </w:rPr>
        <w:tab/>
        <w:t>“BCI2000 | Schalk Lab.” [Online]. Available: http://www.schalklab.org/research/bci2000.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2]</w:t>
      </w:r>
      <w:r w:rsidRPr="00C3565C">
        <w:rPr>
          <w:rFonts w:cs="Times New Roman"/>
          <w:noProof/>
          <w:szCs w:val="24"/>
        </w:rPr>
        <w:tab/>
        <w:t>“Chronux Home.” [Online]. Available: http://chronux.org/. [Accessed: 07-May-201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3]</w:t>
      </w:r>
      <w:r w:rsidRPr="00C3565C">
        <w:rPr>
          <w:rFonts w:cs="Times New Roman"/>
          <w:noProof/>
          <w:szCs w:val="24"/>
        </w:rPr>
        <w:tab/>
        <w:t>“Empirical Mode Decomposition: Riding the Waves.” [Online]. Available: http://brocabrain.blogspot.be/2011/04/empirical-mode-decomposition-riding.html. [Accessed: 10-May-2018].</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4]</w:t>
      </w:r>
      <w:r w:rsidRPr="00C3565C">
        <w:rPr>
          <w:rFonts w:cs="Times New Roman"/>
          <w:noProof/>
          <w:szCs w:val="24"/>
        </w:rPr>
        <w:tab/>
        <w:t>C. E. Shannon and W. Weaver, “THE MATHEMATICAL THEORY OF COMMUNICATION,” 194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5]</w:t>
      </w:r>
      <w:r w:rsidRPr="00C3565C">
        <w:rPr>
          <w:rFonts w:cs="Times New Roman"/>
          <w:noProof/>
          <w:szCs w:val="24"/>
        </w:rPr>
        <w:tab/>
        <w:t xml:space="preserve">S. Aydın, H. M. Saraoğlu, and S. Kara, “Log Energy Entropy-Based EEG Classification with Multilayer Neural Networks in Seizure,” </w:t>
      </w:r>
      <w:r w:rsidRPr="00C3565C">
        <w:rPr>
          <w:rFonts w:cs="Times New Roman"/>
          <w:i/>
          <w:iCs/>
          <w:noProof/>
          <w:szCs w:val="24"/>
        </w:rPr>
        <w:t>Ann. Biomed. Eng.</w:t>
      </w:r>
      <w:r w:rsidRPr="00C3565C">
        <w:rPr>
          <w:rFonts w:cs="Times New Roman"/>
          <w:noProof/>
          <w:szCs w:val="24"/>
        </w:rPr>
        <w:t>, vol. 37, no. 12, pp. 2626–2630, Dec. 2009.</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6]</w:t>
      </w:r>
      <w:r w:rsidRPr="00C3565C">
        <w:rPr>
          <w:rFonts w:cs="Times New Roman"/>
          <w:noProof/>
          <w:szCs w:val="24"/>
        </w:rPr>
        <w:tab/>
        <w:t xml:space="preserve">S. M. Pincus, “Approximate entropy as a measure of system complexity.,” </w:t>
      </w:r>
      <w:r w:rsidRPr="00C3565C">
        <w:rPr>
          <w:rFonts w:cs="Times New Roman"/>
          <w:i/>
          <w:iCs/>
          <w:noProof/>
          <w:szCs w:val="24"/>
        </w:rPr>
        <w:t>Proc. Natl. Acad. Sci. U. S. A.</w:t>
      </w:r>
      <w:r w:rsidRPr="00C3565C">
        <w:rPr>
          <w:rFonts w:cs="Times New Roman"/>
          <w:noProof/>
          <w:szCs w:val="24"/>
        </w:rPr>
        <w:t>, vol. 88, no. 6, pp. 2297–301, Mar. 1991.</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7]</w:t>
      </w:r>
      <w:r w:rsidRPr="00C3565C">
        <w:rPr>
          <w:rFonts w:cs="Times New Roman"/>
          <w:noProof/>
          <w:szCs w:val="24"/>
        </w:rPr>
        <w:tab/>
        <w:t xml:space="preserve">J. S. Richman and J. R. Moorman, “Physiological time-series analysis using approximate entropy and sample entropy,” </w:t>
      </w:r>
      <w:r w:rsidRPr="00C3565C">
        <w:rPr>
          <w:rFonts w:cs="Times New Roman"/>
          <w:i/>
          <w:iCs/>
          <w:noProof/>
          <w:szCs w:val="24"/>
        </w:rPr>
        <w:t>Am. J. Physiol. Circ. Physiol.</w:t>
      </w:r>
      <w:r w:rsidRPr="00C3565C">
        <w:rPr>
          <w:rFonts w:cs="Times New Roman"/>
          <w:noProof/>
          <w:szCs w:val="24"/>
        </w:rPr>
        <w:t>, vol. 278, no. 6, pp. H2039–H2049, Jun.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8]</w:t>
      </w:r>
      <w:r w:rsidRPr="00C3565C">
        <w:rPr>
          <w:rFonts w:cs="Times New Roman"/>
          <w:noProof/>
          <w:szCs w:val="24"/>
        </w:rPr>
        <w:tab/>
        <w:t xml:space="preserve">R. N. Bracewell, “The Fourier Transform and applications,” </w:t>
      </w:r>
      <w:r w:rsidRPr="00C3565C">
        <w:rPr>
          <w:rFonts w:cs="Times New Roman"/>
          <w:i/>
          <w:iCs/>
          <w:noProof/>
          <w:szCs w:val="24"/>
        </w:rPr>
        <w:t>McGraw Hill</w:t>
      </w:r>
      <w:r w:rsidRPr="00C3565C">
        <w:rPr>
          <w:rFonts w:cs="Times New Roman"/>
          <w:noProof/>
          <w:szCs w:val="24"/>
        </w:rPr>
        <w:t>, pp. 1–10, 200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19]</w:t>
      </w:r>
      <w:r w:rsidRPr="00C3565C">
        <w:rPr>
          <w:rFonts w:cs="Times New Roman"/>
          <w:noProof/>
          <w:szCs w:val="24"/>
        </w:rPr>
        <w:tab/>
        <w:t xml:space="preserve">M. H. Hassoun and M. H., </w:t>
      </w:r>
      <w:r w:rsidRPr="00C3565C">
        <w:rPr>
          <w:rFonts w:cs="Times New Roman"/>
          <w:i/>
          <w:iCs/>
          <w:noProof/>
          <w:szCs w:val="24"/>
        </w:rPr>
        <w:t>Fundamentals of artificial neural networks</w:t>
      </w:r>
      <w:r w:rsidRPr="00C3565C">
        <w:rPr>
          <w:rFonts w:cs="Times New Roman"/>
          <w:noProof/>
          <w:szCs w:val="24"/>
        </w:rPr>
        <w:t>. MIT Press, 199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0]</w:t>
      </w:r>
      <w:r w:rsidRPr="00C3565C">
        <w:rPr>
          <w:rFonts w:cs="Times New Roman"/>
          <w:noProof/>
          <w:szCs w:val="24"/>
        </w:rPr>
        <w:tab/>
        <w:t xml:space="preserve">G. Zeng, Y. He, Z. Yu, X. Yang, R. Yang, and L. Zhang, “InceptionNet/GoogLeNet - Going Deeper with Convolutions,” </w:t>
      </w:r>
      <w:r w:rsidRPr="00C3565C">
        <w:rPr>
          <w:rFonts w:cs="Times New Roman"/>
          <w:i/>
          <w:iCs/>
          <w:noProof/>
          <w:szCs w:val="24"/>
        </w:rPr>
        <w:t>Cvpr</w:t>
      </w:r>
      <w:r w:rsidRPr="00C3565C">
        <w:rPr>
          <w:rFonts w:cs="Times New Roman"/>
          <w:noProof/>
          <w:szCs w:val="24"/>
        </w:rPr>
        <w:t>, vol. 91, no. 8, pp. 2322–2330, 2016.</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1]</w:t>
      </w:r>
      <w:r w:rsidRPr="00C3565C">
        <w:rPr>
          <w:rFonts w:cs="Times New Roman"/>
          <w:noProof/>
          <w:szCs w:val="24"/>
        </w:rPr>
        <w:tab/>
        <w:t>C. Szegedy, V. Vanhoucke, S. Ioffe, J. Shlens, and Z. Wojna, “Rethinking the Inception Architecture for Computer Vision,” Dec. 2015.</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2]</w:t>
      </w:r>
      <w:r w:rsidRPr="00C3565C">
        <w:rPr>
          <w:rFonts w:cs="Times New Roman"/>
          <w:noProof/>
          <w:szCs w:val="24"/>
        </w:rPr>
        <w:tab/>
        <w:t xml:space="preserve">H. Abdi and L. J. Williams, “Principal component analysis,” </w:t>
      </w:r>
      <w:r w:rsidRPr="00C3565C">
        <w:rPr>
          <w:rFonts w:cs="Times New Roman"/>
          <w:i/>
          <w:iCs/>
          <w:noProof/>
          <w:szCs w:val="24"/>
        </w:rPr>
        <w:t>Wiley Interdiscip. Rev. Comput. Stat.</w:t>
      </w:r>
      <w:r w:rsidRPr="00C3565C">
        <w:rPr>
          <w:rFonts w:cs="Times New Roman"/>
          <w:noProof/>
          <w:szCs w:val="24"/>
        </w:rPr>
        <w:t>, vol. 2, no. 4, pp. 433–459, Jul. 2010.</w:t>
      </w:r>
    </w:p>
    <w:p w:rsidR="00C3565C" w:rsidRPr="00C3565C" w:rsidRDefault="00C3565C" w:rsidP="00C3565C">
      <w:pPr>
        <w:widowControl w:val="0"/>
        <w:autoSpaceDE w:val="0"/>
        <w:autoSpaceDN w:val="0"/>
        <w:adjustRightInd w:val="0"/>
        <w:spacing w:after="0"/>
        <w:ind w:left="640" w:hanging="640"/>
        <w:rPr>
          <w:rFonts w:cs="Times New Roman"/>
          <w:noProof/>
          <w:szCs w:val="24"/>
        </w:rPr>
      </w:pPr>
      <w:r w:rsidRPr="00C3565C">
        <w:rPr>
          <w:rFonts w:cs="Times New Roman"/>
          <w:noProof/>
          <w:szCs w:val="24"/>
        </w:rPr>
        <w:t>[23]</w:t>
      </w:r>
      <w:r w:rsidRPr="00C3565C">
        <w:rPr>
          <w:rFonts w:cs="Times New Roman"/>
          <w:noProof/>
          <w:szCs w:val="24"/>
        </w:rPr>
        <w:tab/>
        <w:t>D. P. Kingma and J. Ba, “Adam: A Method for Stochastic Optimization,” Dec. 2014.</w:t>
      </w:r>
    </w:p>
    <w:p w:rsidR="00C3565C" w:rsidRPr="00C3565C" w:rsidRDefault="00C3565C" w:rsidP="00C3565C">
      <w:pPr>
        <w:widowControl w:val="0"/>
        <w:autoSpaceDE w:val="0"/>
        <w:autoSpaceDN w:val="0"/>
        <w:adjustRightInd w:val="0"/>
        <w:spacing w:after="0"/>
        <w:ind w:left="640" w:hanging="640"/>
        <w:rPr>
          <w:rFonts w:cs="Times New Roman"/>
          <w:noProof/>
        </w:rPr>
      </w:pPr>
      <w:r w:rsidRPr="00C3565C">
        <w:rPr>
          <w:rFonts w:cs="Times New Roman"/>
          <w:noProof/>
          <w:szCs w:val="24"/>
        </w:rPr>
        <w:t>[24]</w:t>
      </w:r>
      <w:r w:rsidRPr="00C3565C">
        <w:rPr>
          <w:rFonts w:cs="Times New Roman"/>
          <w:noProof/>
          <w:szCs w:val="24"/>
        </w:rPr>
        <w:tab/>
        <w:t xml:space="preserve">C. E. Metz, “Basic principles of ROC analysis.,” </w:t>
      </w:r>
      <w:r w:rsidRPr="00C3565C">
        <w:rPr>
          <w:rFonts w:cs="Times New Roman"/>
          <w:i/>
          <w:iCs/>
          <w:noProof/>
          <w:szCs w:val="24"/>
        </w:rPr>
        <w:t>Semin. Nucl. Med.</w:t>
      </w:r>
      <w:r w:rsidRPr="00C3565C">
        <w:rPr>
          <w:rFonts w:cs="Times New Roman"/>
          <w:noProof/>
          <w:szCs w:val="24"/>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30F1" w:rsidRDefault="006830F1" w:rsidP="00476ED3">
      <w:pPr>
        <w:spacing w:after="0"/>
      </w:pPr>
      <w:r>
        <w:separator/>
      </w:r>
    </w:p>
  </w:endnote>
  <w:endnote w:type="continuationSeparator" w:id="0">
    <w:p w:rsidR="006830F1" w:rsidRDefault="006830F1"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30F1" w:rsidRDefault="006830F1" w:rsidP="00476ED3">
      <w:pPr>
        <w:spacing w:after="0"/>
      </w:pPr>
      <w:r>
        <w:separator/>
      </w:r>
    </w:p>
  </w:footnote>
  <w:footnote w:type="continuationSeparator" w:id="0">
    <w:p w:rsidR="006830F1" w:rsidRDefault="006830F1"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7797"/>
    <w:rsid w:val="000417EB"/>
    <w:rsid w:val="00043ECC"/>
    <w:rsid w:val="00051572"/>
    <w:rsid w:val="00073E7A"/>
    <w:rsid w:val="0008583C"/>
    <w:rsid w:val="00093D2F"/>
    <w:rsid w:val="00095FC6"/>
    <w:rsid w:val="000C016F"/>
    <w:rsid w:val="00107A74"/>
    <w:rsid w:val="00107D3D"/>
    <w:rsid w:val="001128A0"/>
    <w:rsid w:val="00127674"/>
    <w:rsid w:val="001400B3"/>
    <w:rsid w:val="001425DD"/>
    <w:rsid w:val="00150F34"/>
    <w:rsid w:val="00153DFB"/>
    <w:rsid w:val="00157012"/>
    <w:rsid w:val="001B5D1A"/>
    <w:rsid w:val="001E02A0"/>
    <w:rsid w:val="001F4B9A"/>
    <w:rsid w:val="00207EEC"/>
    <w:rsid w:val="0022475A"/>
    <w:rsid w:val="00226FEC"/>
    <w:rsid w:val="00256A3E"/>
    <w:rsid w:val="00263C73"/>
    <w:rsid w:val="002A4508"/>
    <w:rsid w:val="002C5EBD"/>
    <w:rsid w:val="002D633B"/>
    <w:rsid w:val="002E2099"/>
    <w:rsid w:val="002F0598"/>
    <w:rsid w:val="002F3CB6"/>
    <w:rsid w:val="00320B16"/>
    <w:rsid w:val="00325069"/>
    <w:rsid w:val="0033335B"/>
    <w:rsid w:val="00334F89"/>
    <w:rsid w:val="003B6861"/>
    <w:rsid w:val="003C5F09"/>
    <w:rsid w:val="003F2D97"/>
    <w:rsid w:val="00430DB4"/>
    <w:rsid w:val="0047659F"/>
    <w:rsid w:val="00476ED3"/>
    <w:rsid w:val="004A53B9"/>
    <w:rsid w:val="004A6C40"/>
    <w:rsid w:val="004D255D"/>
    <w:rsid w:val="004D5842"/>
    <w:rsid w:val="00501EF6"/>
    <w:rsid w:val="00502E56"/>
    <w:rsid w:val="0050637A"/>
    <w:rsid w:val="005242E6"/>
    <w:rsid w:val="00526804"/>
    <w:rsid w:val="00547A44"/>
    <w:rsid w:val="00564940"/>
    <w:rsid w:val="0058263D"/>
    <w:rsid w:val="005A335E"/>
    <w:rsid w:val="005A44BA"/>
    <w:rsid w:val="005A6BD6"/>
    <w:rsid w:val="005B60E2"/>
    <w:rsid w:val="005C385A"/>
    <w:rsid w:val="005F1EE1"/>
    <w:rsid w:val="005F26F5"/>
    <w:rsid w:val="005F558B"/>
    <w:rsid w:val="00604FBE"/>
    <w:rsid w:val="006051C5"/>
    <w:rsid w:val="0060550F"/>
    <w:rsid w:val="00613BAC"/>
    <w:rsid w:val="0062406D"/>
    <w:rsid w:val="00637C15"/>
    <w:rsid w:val="00650CF1"/>
    <w:rsid w:val="006521C1"/>
    <w:rsid w:val="006830F1"/>
    <w:rsid w:val="00687D7A"/>
    <w:rsid w:val="006C4776"/>
    <w:rsid w:val="006F36C7"/>
    <w:rsid w:val="0070376C"/>
    <w:rsid w:val="0070391F"/>
    <w:rsid w:val="00737F13"/>
    <w:rsid w:val="007465CF"/>
    <w:rsid w:val="007743E8"/>
    <w:rsid w:val="00785B96"/>
    <w:rsid w:val="007904E6"/>
    <w:rsid w:val="007D365C"/>
    <w:rsid w:val="007D3D84"/>
    <w:rsid w:val="008031A9"/>
    <w:rsid w:val="00812A40"/>
    <w:rsid w:val="008143EB"/>
    <w:rsid w:val="00850CCD"/>
    <w:rsid w:val="00875F09"/>
    <w:rsid w:val="0089388E"/>
    <w:rsid w:val="008A260E"/>
    <w:rsid w:val="008C4832"/>
    <w:rsid w:val="008D7CAF"/>
    <w:rsid w:val="00910906"/>
    <w:rsid w:val="009300FD"/>
    <w:rsid w:val="009510A8"/>
    <w:rsid w:val="00962CB1"/>
    <w:rsid w:val="009903FA"/>
    <w:rsid w:val="0099159D"/>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F48D8"/>
    <w:rsid w:val="00B05684"/>
    <w:rsid w:val="00B3556D"/>
    <w:rsid w:val="00B41043"/>
    <w:rsid w:val="00B41864"/>
    <w:rsid w:val="00B50B34"/>
    <w:rsid w:val="00B73CB4"/>
    <w:rsid w:val="00B9406D"/>
    <w:rsid w:val="00BA093A"/>
    <w:rsid w:val="00BA0B89"/>
    <w:rsid w:val="00BC0BA0"/>
    <w:rsid w:val="00BC6FA6"/>
    <w:rsid w:val="00BE6E2E"/>
    <w:rsid w:val="00BF1EA1"/>
    <w:rsid w:val="00C008BE"/>
    <w:rsid w:val="00C3565C"/>
    <w:rsid w:val="00C520AE"/>
    <w:rsid w:val="00C6702D"/>
    <w:rsid w:val="00CA7CBE"/>
    <w:rsid w:val="00CB06EA"/>
    <w:rsid w:val="00CB4E04"/>
    <w:rsid w:val="00CC5035"/>
    <w:rsid w:val="00CE5468"/>
    <w:rsid w:val="00D022BB"/>
    <w:rsid w:val="00D21E5F"/>
    <w:rsid w:val="00D26DA4"/>
    <w:rsid w:val="00D2721A"/>
    <w:rsid w:val="00D34C59"/>
    <w:rsid w:val="00D35D34"/>
    <w:rsid w:val="00D5171C"/>
    <w:rsid w:val="00D71042"/>
    <w:rsid w:val="00D87105"/>
    <w:rsid w:val="00DA3754"/>
    <w:rsid w:val="00DA5BAD"/>
    <w:rsid w:val="00DB1697"/>
    <w:rsid w:val="00DC601E"/>
    <w:rsid w:val="00DE1124"/>
    <w:rsid w:val="00DF7F96"/>
    <w:rsid w:val="00E51AB6"/>
    <w:rsid w:val="00E62FBB"/>
    <w:rsid w:val="00E63030"/>
    <w:rsid w:val="00E63D6D"/>
    <w:rsid w:val="00E73FEF"/>
    <w:rsid w:val="00EC5978"/>
    <w:rsid w:val="00F06F13"/>
    <w:rsid w:val="00F20B8A"/>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48792-5E81-4F80-B05B-82329A146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0010</Words>
  <Characters>57059</Characters>
  <Application>Microsoft Office Word</Application>
  <DocSecurity>0</DocSecurity>
  <Lines>475</Lines>
  <Paragraphs>13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69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2</cp:revision>
  <dcterms:created xsi:type="dcterms:W3CDTF">2019-07-07T13:07:00Z</dcterms:created>
  <dcterms:modified xsi:type="dcterms:W3CDTF">2019-07-07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